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978C24" w14:textId="66E5930C" w:rsidR="00C511F4" w:rsidRPr="00B27E96" w:rsidRDefault="00B27E96">
      <w:r w:rsidRPr="00B27E96">
        <w:rPr>
          <w:b/>
        </w:rPr>
        <w:t>Appendix I</w:t>
      </w:r>
      <w:r w:rsidRPr="00B27E96">
        <w:t xml:space="preserve"> – List of </w:t>
      </w:r>
      <w:r w:rsidR="002E0DC7">
        <w:t>Operational Taxonomic Units (</w:t>
      </w:r>
      <w:r w:rsidRPr="00B27E96">
        <w:t>OTUs</w:t>
      </w:r>
      <w:r w:rsidR="002E0DC7">
        <w:t>)</w:t>
      </w:r>
      <w:r w:rsidRPr="00B27E96">
        <w:t xml:space="preserve"> recovered from fish gut contents. </w:t>
      </w:r>
      <w:r w:rsidRPr="00B27E96">
        <w:rPr>
          <w:rFonts w:cs="Verdana"/>
          <w:color w:val="373838"/>
        </w:rPr>
        <w:t xml:space="preserve">BIOCODE reference specimen number or GENBANK accession number are indicated </w:t>
      </w:r>
      <w:r w:rsidR="00A015A8">
        <w:rPr>
          <w:rFonts w:cs="Verdana"/>
          <w:color w:val="373838"/>
        </w:rPr>
        <w:t xml:space="preserve">only </w:t>
      </w:r>
      <w:r w:rsidRPr="00B27E96">
        <w:rPr>
          <w:rFonts w:cs="Verdana"/>
          <w:color w:val="373838"/>
        </w:rPr>
        <w:t>when sequence similarity w</w:t>
      </w:r>
      <w:bookmarkStart w:id="0" w:name="_GoBack"/>
      <w:bookmarkEnd w:id="0"/>
      <w:r w:rsidRPr="00B27E96">
        <w:rPr>
          <w:rFonts w:cs="Verdana"/>
          <w:color w:val="373838"/>
        </w:rPr>
        <w:t xml:space="preserve">ith reference barcode sequence was &gt;98% (using </w:t>
      </w:r>
      <w:proofErr w:type="spellStart"/>
      <w:r w:rsidRPr="00B27E96">
        <w:rPr>
          <w:rFonts w:cs="Verdana"/>
          <w:color w:val="373838"/>
        </w:rPr>
        <w:t>BLASTn</w:t>
      </w:r>
      <w:proofErr w:type="spellEnd"/>
      <w:r w:rsidRPr="00B27E96">
        <w:rPr>
          <w:rFonts w:cs="Verdana"/>
          <w:color w:val="373838"/>
        </w:rPr>
        <w:t xml:space="preserve"> search) </w:t>
      </w:r>
      <w:r w:rsidR="00A015A8">
        <w:fldChar w:fldCharType="begin" w:fldLock="1"/>
      </w:r>
      <w:r w:rsidR="00A015A8">
        <w:instrText>ADDIN CSL_CITATION { "citationItems" : [ { "id" : "ITEM-1", "itemData" : { "DOI" : "438 10.1186/1471-2164-10-438", "ISBN" : "1471-2164", "author" : [ { "dropping-particle" : "", "family" : "Machida", "given" : "R J", "non-dropping-particle" : "", "parse-names" : false, "suffix" : "" }, { "dropping-particle" : "", "family" : "Hashiguchi", "given" : "Y", "non-dropping-particle" : "", "parse-names" : false, "suffix" : "" }, { "dropping-particle" : "", "family" : "Nishida", "given" : "M", "non-dropping-particle" : "", "parse-names" : false, "suffix" : "" }, { "dropping-particle" : "", "family" : "Nishida", "given" : "S", "non-dropping-particle" : "", "parse-names" : false, "suffix" : "" } ], "container-title" : "BMC Genomics", "id" : "ITEM-1", "issued" : { "date-parts" : [ [ "2009" ] ] }, "title" : "Zooplankton diversity analysis through single-gene sequencing of a community sample", "type" : "article-journal", "volume" : "10" }, "uris" : [ "http://www.mendeley.com/documents/?uuid=26c31702-7c27-484c-82f6-8128bd168ed2" ] }, { "DOI" : "10.1007/s00338-009-0543-3", "ISBN" : "0722-4028", "author" : [ { "family" : "Plaisance", "given" : "L" }, { "family" : "Knowlton", "given" : "N" }, { "family" : "Paulay", "given" : "G" }, { "family" : "Meyer", "given" : "C" } ], "container-title" : "Coral Reefs", "id" : "ITEM-2", "issue" : "4", "issued" : { "date-parts" : [ [ "2009" ] ] }, "itemData" : { "DOI" : "10.1007/s00338-009-0543-3", "ISBN" : "0722-4028", "author" : [ { "dropping-particle" : "", "family" : "Plaisance", "given" : "L", "non-dropping-particle" : "", "parse-names" : false, "suffix" : "" }, { "dropping-particle" : "", "family" : "Knowlton", "given" : "N", "non-dropping-particle" : "", "parse-names" : false, "suffix" : "" }, { "dropping-particle" : "", "family" : "Paulay", "given" : "G", "non-dropping-particle" : "", "parse-names" : false, "suffix" : "" }, { "dropping-particle" : "", "family" : "Meyer", "given" : "C", "non-dropping-particle" : "", "parse-names" : false, "suffix" : "" } ], "container-title" : "Coral Reefs", "id" : "ITEM-2", "issue" : "4", "issued" : { "date-parts" : [ [ "2009" ] ] }, "page" : "977-986", "title" : "Reef-associated crustacean fauna: biodiversity estimates using semi-quantitative sampling and DNA barcoding", "type" : "article-journal", "volume" : "28" }, "note" : "&lt;m:note/&gt;", "page" : "977-986", "title" : "Reef-associated crustacean fauna: biodiversity estimates using semi-quantitative sampling and DNA barcoding", "type" : "article-journal", "uris" : [ "http://www.mendeley.com/documents/?uuid=df17493b-7743-4bfe-8c66-6cfcfac985d9" ], "volume" : "28" } ], "mendeley" : { "formattedCitation" : "(Machida et al., 2009; Plaisance et al., 2009)", "plainTextFormattedCitation" : "(Machida et al., 2009; Plaisance et al., 2009)", "previouslyFormattedCitation" : "(Machida et al., 2009; Plaisance et al., 2009)" }, "properties" : { "noteIndex" : 0 }, "schema" : "https://github.com/citation-style-language/schema/raw/master/csl-citation.json" }</w:instrText>
      </w:r>
      <w:r w:rsidR="00A015A8">
        <w:fldChar w:fldCharType="separate"/>
      </w:r>
      <w:r w:rsidR="00A015A8" w:rsidRPr="00A33B19">
        <w:rPr>
          <w:noProof/>
        </w:rPr>
        <w:t>(Machida et al., 2009; Plaisance et al., 2009)</w:t>
      </w:r>
      <w:r w:rsidR="00A015A8">
        <w:fldChar w:fldCharType="end"/>
      </w:r>
      <w:r w:rsidR="00A015A8" w:rsidRPr="006A7378">
        <w:t xml:space="preserve">. </w:t>
      </w:r>
      <w:r w:rsidR="00A015A8" w:rsidRPr="00B27E96">
        <w:rPr>
          <w:rFonts w:cs="Verdana"/>
          <w:color w:val="373838"/>
        </w:rPr>
        <w:t xml:space="preserve">When sequence similarity </w:t>
      </w:r>
      <w:r w:rsidR="00A015A8">
        <w:rPr>
          <w:rFonts w:cs="Verdana"/>
          <w:color w:val="373838"/>
        </w:rPr>
        <w:t xml:space="preserve">to a reference barcode </w:t>
      </w:r>
      <w:r w:rsidR="00A015A8" w:rsidRPr="00B27E96">
        <w:rPr>
          <w:rFonts w:cs="Verdana"/>
          <w:color w:val="373838"/>
        </w:rPr>
        <w:t>was &lt;</w:t>
      </w:r>
      <w:r w:rsidR="00A015A8" w:rsidRPr="00B27E96">
        <w:rPr>
          <w:rFonts w:cs="Times New Roman"/>
          <w:color w:val="373838"/>
        </w:rPr>
        <w:t> </w:t>
      </w:r>
      <w:r w:rsidR="00A015A8" w:rsidRPr="00B27E96">
        <w:rPr>
          <w:rFonts w:cs="Verdana"/>
          <w:color w:val="373838"/>
        </w:rPr>
        <w:t>98%, we used the Bayesian assignment tool implemented in SAP to assign each OTU to a higher taxonomic group.</w:t>
      </w:r>
      <w:r w:rsidR="00A015A8">
        <w:rPr>
          <w:rFonts w:cs="Verdana"/>
          <w:color w:val="373838"/>
        </w:rPr>
        <w:t xml:space="preserve"> </w:t>
      </w:r>
      <w:r w:rsidRPr="00B27E96">
        <w:rPr>
          <w:rFonts w:cs="Verdana"/>
          <w:color w:val="373838"/>
        </w:rPr>
        <w:t>Photographs and additional information about BIOCODE reference specimens can be obtained at</w:t>
      </w:r>
      <w:r>
        <w:rPr>
          <w:rFonts w:cs="Verdana"/>
          <w:color w:val="373838"/>
        </w:rPr>
        <w:t xml:space="preserve"> http://biocode.berkeley</w:t>
      </w:r>
      <w:r w:rsidR="009F2955">
        <w:rPr>
          <w:rFonts w:cs="Verdana"/>
          <w:color w:val="373838"/>
        </w:rPr>
        <w:t>.edu</w:t>
      </w:r>
      <w:r w:rsidRPr="00B27E96">
        <w:rPr>
          <w:rFonts w:cs="Verdana"/>
          <w:color w:val="373838"/>
        </w:rPr>
        <w:t xml:space="preserve">. </w:t>
      </w:r>
      <w:r w:rsidR="009F2955">
        <w:rPr>
          <w:rFonts w:cs="Verdana"/>
          <w:color w:val="373838"/>
        </w:rPr>
        <w:t>The n</w:t>
      </w:r>
      <w:r w:rsidRPr="00B27E96">
        <w:rPr>
          <w:rFonts w:cs="Verdana"/>
          <w:color w:val="373838"/>
        </w:rPr>
        <w:t>umber of sequences for each OTU</w:t>
      </w:r>
      <w:r w:rsidR="009F2955">
        <w:rPr>
          <w:rFonts w:cs="Verdana"/>
          <w:color w:val="373838"/>
        </w:rPr>
        <w:t xml:space="preserve"> is provided in the table</w:t>
      </w:r>
      <w:r w:rsidRPr="00B27E96">
        <w:rPr>
          <w:rFonts w:cs="Verdana"/>
          <w:color w:val="373838"/>
        </w:rPr>
        <w:t>.</w:t>
      </w:r>
      <w:r w:rsidR="009F2955">
        <w:rPr>
          <w:rFonts w:cs="Verdana"/>
          <w:color w:val="373838"/>
        </w:rPr>
        <w:t xml:space="preserve"> * </w:t>
      </w:r>
      <w:proofErr w:type="gramStart"/>
      <w:r w:rsidR="009F2955">
        <w:rPr>
          <w:rFonts w:cs="Verdana"/>
          <w:color w:val="373838"/>
        </w:rPr>
        <w:t>indicates</w:t>
      </w:r>
      <w:proofErr w:type="gramEnd"/>
      <w:r w:rsidR="009F2955">
        <w:rPr>
          <w:rFonts w:cs="Verdana"/>
          <w:color w:val="373838"/>
        </w:rPr>
        <w:t xml:space="preserve"> </w:t>
      </w:r>
      <w:r w:rsidR="009F2955" w:rsidRPr="00AA47F5">
        <w:t>prey items consisting of &gt;1% of either of the three species diets according to the relative abundance of reads</w:t>
      </w:r>
      <w:r w:rsidR="009F2955">
        <w:rPr>
          <w:rFonts w:cs="Verdana"/>
          <w:color w:val="373838"/>
        </w:rPr>
        <w:t>.</w:t>
      </w:r>
    </w:p>
    <w:p w14:paraId="66E7EEEF" w14:textId="77777777" w:rsidR="00B27E96" w:rsidRPr="00B27E96" w:rsidRDefault="00B27E96"/>
    <w:p w14:paraId="6AC626F4" w14:textId="77777777" w:rsidR="00B27E96" w:rsidRDefault="00B27E96"/>
    <w:tbl>
      <w:tblPr>
        <w:tblW w:w="9882" w:type="dxa"/>
        <w:tblInd w:w="-684" w:type="dxa"/>
        <w:tblLayout w:type="fixed"/>
        <w:tblLook w:val="04A0" w:firstRow="1" w:lastRow="0" w:firstColumn="1" w:lastColumn="0" w:noHBand="0" w:noVBand="1"/>
      </w:tblPr>
      <w:tblGrid>
        <w:gridCol w:w="702"/>
        <w:gridCol w:w="1170"/>
        <w:gridCol w:w="1080"/>
        <w:gridCol w:w="1170"/>
        <w:gridCol w:w="1710"/>
        <w:gridCol w:w="1800"/>
        <w:gridCol w:w="1170"/>
        <w:gridCol w:w="1080"/>
      </w:tblGrid>
      <w:tr w:rsidR="00B27E96" w:rsidRPr="00B27E96" w14:paraId="0F536936" w14:textId="77777777" w:rsidTr="00B27E96">
        <w:trPr>
          <w:trHeight w:val="460"/>
        </w:trPr>
        <w:tc>
          <w:tcPr>
            <w:tcW w:w="70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1609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OTU ID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172735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Paracirrhites</w:t>
            </w:r>
            <w:proofErr w:type="spellEnd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arcatus</w:t>
            </w:r>
            <w:proofErr w:type="spellEnd"/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BEBFB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Neocir</w:t>
            </w:r>
            <w:r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r</w:t>
            </w:r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hites</w:t>
            </w:r>
            <w:proofErr w:type="spellEnd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armatus</w:t>
            </w:r>
            <w:proofErr w:type="spellEnd"/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CCDE4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Caracanthus</w:t>
            </w:r>
            <w:proofErr w:type="spellEnd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b/>
                <w:bCs/>
                <w:i/>
                <w:iCs/>
                <w:color w:val="000000"/>
                <w:sz w:val="14"/>
                <w:szCs w:val="14"/>
              </w:rPr>
              <w:t>maculatus</w:t>
            </w:r>
            <w:proofErr w:type="spellEnd"/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779EE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Class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9148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Lowest taxon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3694B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BIOCODE #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3A6D1" w14:textId="10470F60" w:rsidR="00B27E96" w:rsidRPr="00B27E96" w:rsidRDefault="00A015A8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G</w:t>
            </w:r>
            <w: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ENBANK</w:t>
            </w: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 xml:space="preserve"> </w:t>
            </w:r>
            <w:r w:rsidR="00B27E96"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#</w:t>
            </w:r>
          </w:p>
        </w:tc>
      </w:tr>
      <w:tr w:rsidR="00B27E96" w:rsidRPr="00B27E96" w14:paraId="0026D2A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7EDF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0AE1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2FD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0BE6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5501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E07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80E7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6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0CA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641BE8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BAD1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BA76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1885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7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913F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F4C1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6B6A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yll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A8D5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C5C6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BA010D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7E69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6E2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E2F0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F295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1A38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A6ED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no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B2C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70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EC1D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DF3A27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365A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02F4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3A98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BE3A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A6E3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406C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utolytin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5F53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502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CF36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BCBCF6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DAC5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872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E430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DBD1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C87A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E0B1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BFB8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70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DF84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9088B7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19BE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6F15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488B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CC73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460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F4E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yll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181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40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017A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ACBE0E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AD21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9590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9114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8790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7F0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44C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erebell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5BA8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-041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1DCA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D52FCC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06BD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4FFA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1660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37CF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D336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A721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no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82E6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42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1E6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6713F8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75FD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3976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38F3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A6AE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3062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05D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325A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XMOO_12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8293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0220C9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FDCA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03FF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1DB8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F1E1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10D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969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4ED2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B7B9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505F02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95BB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1309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0C2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1605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9A77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B8E5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ephty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E22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4413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17BA34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A217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1C4C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66F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E0C8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386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8FB4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mpharet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DAD7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5593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249F84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321D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659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2B5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8217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9FE2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7B8C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irratul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823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8A4D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48C525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55EA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E123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E0CD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E8E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550A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2D64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otopygo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2441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708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A32D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51EAEE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ED7D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A90C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19F1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17CB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B45D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3012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no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009E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1A3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460D71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527C8D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9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2513F3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1F4048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95E11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8D025E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44B8A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chae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11114C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757FB0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0BBC4B3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E6FF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AD86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D010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D049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604A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D2E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enner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ace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B929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F263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3C07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064ED3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E1B4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84EC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2EAA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1EC8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ADBC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EC6C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mmarops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D67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69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A18C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6409</w:t>
            </w:r>
          </w:p>
        </w:tc>
      </w:tr>
      <w:tr w:rsidR="00B27E96" w:rsidRPr="00B27E96" w14:paraId="5075E9E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D6B4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6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8D51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38E7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D9DD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DDBF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C3A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mphiloch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AE5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07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DCA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F7AA33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A364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11DF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7038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EABC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FEBE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A8A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7EC4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0773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C1BCF8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4693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472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7134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6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B1D1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7480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3249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ant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E70F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1A1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8F51A5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57FE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99A0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73D8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08AA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5343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0F74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A20D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B13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D33297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011A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0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15D1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E765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E6F5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191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7211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sopoda (parasite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D1E7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75E8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87A285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A261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3861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AE18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A464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76DB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8970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er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63B6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08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205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6481</w:t>
            </w:r>
          </w:p>
        </w:tc>
      </w:tr>
      <w:tr w:rsidR="00B27E96" w:rsidRPr="00B27E96" w14:paraId="0B3DB07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967F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6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665F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1A80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3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776A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F860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F46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sopod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1396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6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34B5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61EC2D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825F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45E6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7473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353E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7BA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DE04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un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1470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859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EA57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D49F84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5683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724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BCA0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2969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8A2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5A8A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mphi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4C18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01E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E14E66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7A15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5CB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A8E6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61C4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68F6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744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Raoulserene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rn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32C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EFF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138806</w:t>
            </w:r>
          </w:p>
        </w:tc>
      </w:tr>
      <w:tr w:rsidR="00B27E96" w:rsidRPr="00B27E96" w14:paraId="10C7CDD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83FA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DFC7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C7B6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6815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CFAE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1C2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emlo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waipio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752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07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6D5E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BDBBA2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168C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E98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315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EAA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DE7A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DE0A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sopod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0CD8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XMOO_12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959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808058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2240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lastRenderedPageBreak/>
              <w:t>X6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D8FB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F31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BDDF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FF3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01EF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ys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034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43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380F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9CCFCA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A19C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B2D5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8860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B9A5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C81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3799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mphi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BF66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XMOO_13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802B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06BB65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541C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A12B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BD32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FC07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6FAB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CC00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0ABC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BEC0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B7E897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F1EF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3D1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AD24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2C2B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4D22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EFCA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0893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D9D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5A2127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C6CA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1150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005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C975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6D21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60B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sopod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89D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85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818F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45ACAC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A760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EE9D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DF49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DE94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C06A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788F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F095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6D1C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E5318D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494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F201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E7FB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5C72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6D85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ACD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nthuride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57A6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-1824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636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B8A02C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BD14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7A7D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DEAC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46C5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D519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F339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ysiosquill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A203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48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978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256061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A084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C602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1F2F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2C1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4E8F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A0C0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anaidace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BEFF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82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1898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597532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787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E84C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9E4B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859D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4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C1FD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F647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Trapezia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reol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EC4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4ECA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5972</w:t>
            </w:r>
          </w:p>
        </w:tc>
      </w:tr>
      <w:tr w:rsidR="00B27E96" w:rsidRPr="00B27E96" w14:paraId="2999FAB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DD78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175F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823A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BC49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173F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A19B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Trapezia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erene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9D6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116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C810F3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4812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5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B3E8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ADC4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210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E1C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6530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Trapezia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ident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C20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179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17</w:t>
            </w:r>
          </w:p>
        </w:tc>
      </w:tr>
      <w:tr w:rsidR="00B27E96" w:rsidRPr="00B27E96" w14:paraId="17FAA52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231C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BCBE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A0A1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24F3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5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63E5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324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Trapezia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rufopunct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DA92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8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F5A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18</w:t>
            </w:r>
          </w:p>
        </w:tc>
      </w:tr>
      <w:tr w:rsidR="00B27E96" w:rsidRPr="00B27E96" w14:paraId="5E5C314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DF32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5E4E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C361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3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2AEC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6B24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2F07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palocarcin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EE8E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36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AD00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696F97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A5CD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7550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4DF1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FDD2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5393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148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rapez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9D1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3FC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85111C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CC58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4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1FB6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726F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FA02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F2B9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827A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rpiliops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eaupresi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53B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0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0134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52EC95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461A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3136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6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BC75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BDAC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4F3A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38A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4C63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40C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681EE8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F94A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5C5E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6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5C12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EC7C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337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3355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lathe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uritian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2F1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9B8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872</w:t>
            </w:r>
          </w:p>
        </w:tc>
      </w:tr>
      <w:tr w:rsidR="00B27E96" w:rsidRPr="00B27E96" w14:paraId="5FB7479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93DE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5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7FCD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A9F1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6F66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873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CDFB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ilodi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ugi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F695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-004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8093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A0E14E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180C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6633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9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8A6F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A533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6ED4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A5CB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enaethi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onocero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4C0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54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D12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9A10D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3D29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4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2659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0F67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B7F7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571A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554A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ridea</w:t>
            </w:r>
            <w:proofErr w:type="spellEnd"/>
          </w:p>
        </w:tc>
        <w:tc>
          <w:tcPr>
            <w:tcW w:w="22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D6DC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gram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late</w:t>
            </w:r>
            <w:proofErr w:type="gram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_M023_F10</w:t>
            </w:r>
          </w:p>
        </w:tc>
      </w:tr>
      <w:tr w:rsidR="00B27E96" w:rsidRPr="00B27E96" w14:paraId="6A7806E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5BB6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29B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BFC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5E1C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8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28C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54C8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hylladiorhynch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ntegrirostr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5F9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5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2A31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881</w:t>
            </w:r>
          </w:p>
        </w:tc>
      </w:tr>
      <w:tr w:rsidR="00B27E96" w:rsidRPr="00B27E96" w14:paraId="22C825A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E438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284C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D09E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2D36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56F2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74A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rachyur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larva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49D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155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A34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5540</w:t>
            </w:r>
          </w:p>
        </w:tc>
      </w:tr>
      <w:tr w:rsidR="00B27E96" w:rsidRPr="00B27E96" w14:paraId="1237B0A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9AC9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0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01CA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781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2197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6FC5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A5C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lorodiel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arb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9D4B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1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22CA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4355</w:t>
            </w:r>
          </w:p>
        </w:tc>
      </w:tr>
      <w:tr w:rsidR="00B27E96" w:rsidRPr="00B27E96" w14:paraId="100C543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1A4B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86EA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9A77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9DC3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10F8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E869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tergatops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ermain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D233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23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C09A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750952</w:t>
            </w:r>
          </w:p>
        </w:tc>
      </w:tr>
      <w:tr w:rsidR="00B27E96" w:rsidRPr="00B27E96" w14:paraId="05AA284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7B37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DF01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0A43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856D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8BB9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26E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iocarpilod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ntegerrim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F60D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2EEA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5492</w:t>
            </w:r>
          </w:p>
        </w:tc>
      </w:tr>
      <w:tr w:rsidR="00B27E96" w:rsidRPr="00B27E96" w14:paraId="5C36758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FAB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947E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83D3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127B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6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D954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4EA6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Xanthia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amarck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09B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9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AA34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7DCD6A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8296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9B22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3880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6984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C17C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855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etrolisthe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5779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3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9BA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6562</w:t>
            </w:r>
          </w:p>
        </w:tc>
      </w:tr>
      <w:tr w:rsidR="00B27E96" w:rsidRPr="00B27E96" w14:paraId="3730484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4566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0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2B58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B0AA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3B5B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6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F88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E87D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Alpheus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oler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DFDD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6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057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4905</w:t>
            </w:r>
          </w:p>
        </w:tc>
      </w:tr>
      <w:tr w:rsidR="00B27E96" w:rsidRPr="00B27E96" w14:paraId="4A538BF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0D82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5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22C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402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EFBC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DFF2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31AD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ilodi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av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8A9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5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DC4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27</w:t>
            </w:r>
          </w:p>
        </w:tc>
      </w:tr>
      <w:tr w:rsidR="00B27E96" w:rsidRPr="00B27E96" w14:paraId="22D8F7A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C817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018D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68D3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420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1F3C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1ED5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laemonel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enuipe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BDA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899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CBE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180254</w:t>
            </w:r>
          </w:p>
        </w:tc>
      </w:tr>
      <w:tr w:rsidR="00B27E96" w:rsidRPr="00B27E96" w14:paraId="7BEF635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2B10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EBCE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0BB1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703E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2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E848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ED20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lynesoecet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keke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C767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5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988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FC5763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27EE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5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A77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BA3D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A21E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4C70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5606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ippolyt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FC34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2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36A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63</w:t>
            </w:r>
          </w:p>
        </w:tc>
      </w:tr>
      <w:tr w:rsidR="00B27E96" w:rsidRPr="00B27E96" w14:paraId="24BF7CB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609D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4EE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F6DF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A43B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8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3C88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093B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achnopod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ubacut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0E2C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6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89E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1CD369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F93A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4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F4E9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7058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B932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6F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93E0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uapet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nsifron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D69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3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822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5055</w:t>
            </w:r>
          </w:p>
        </w:tc>
      </w:tr>
      <w:tr w:rsidR="00B27E96" w:rsidRPr="00B27E96" w14:paraId="5562512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450A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775B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C56F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0CE8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086A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AC4E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0C51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2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597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66B8DA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154B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AAAE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AED8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83CD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3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235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D221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lcin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organ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24D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3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5B34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J620281</w:t>
            </w:r>
          </w:p>
        </w:tc>
      </w:tr>
      <w:tr w:rsidR="00B27E96" w:rsidRPr="00B27E96" w14:paraId="04DC20D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4FD0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0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AECF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0FB1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DB93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3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813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AAE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gurix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91B7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14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F960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883</w:t>
            </w:r>
          </w:p>
        </w:tc>
      </w:tr>
      <w:tr w:rsidR="00B27E96" w:rsidRPr="00B27E96" w14:paraId="04E8583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4300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302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0AF7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8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885B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F29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53A4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97D0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F2B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7B73AE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BE77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C1C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C153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588E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22E8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EFF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laemonel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rotuman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2314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2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96F7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6624</w:t>
            </w:r>
          </w:p>
        </w:tc>
      </w:tr>
      <w:tr w:rsidR="00B27E96" w:rsidRPr="00B27E96" w14:paraId="3A660C9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B424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A64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F548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99AF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A3E1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BA0F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naethi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onocero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8B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-010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59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D1A48C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D821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4EE5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88A2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8A80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2CE5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1AEA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lmyri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5089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3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85CB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29CF15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6C1C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4ADB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8DE5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72E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30F0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5486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hylladiorhynch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779B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5940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B70DDE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368C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864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BE68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8017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C26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063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F98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272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B4943D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D51C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783A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3871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3931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EC9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8D02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erin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um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6D67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06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D78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04</w:t>
            </w:r>
          </w:p>
        </w:tc>
      </w:tr>
      <w:tr w:rsidR="00B27E96" w:rsidRPr="00B27E96" w14:paraId="6CF1321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CB75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1966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3267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7562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210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95CC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lorodiel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aevissim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23B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1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F07F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19</w:t>
            </w:r>
          </w:p>
        </w:tc>
      </w:tr>
      <w:tr w:rsidR="00B27E96" w:rsidRPr="00B27E96" w14:paraId="14CDD36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BB8B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ABB1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772F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3186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BB54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655C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yclodi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gulat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5D69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0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524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22</w:t>
            </w:r>
          </w:p>
        </w:tc>
      </w:tr>
      <w:tr w:rsidR="00B27E96" w:rsidRPr="00B27E96" w14:paraId="7F106FF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493F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DAB1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8B5C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3081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9F79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BBC7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lorodiel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rispipleop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9D0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4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3DC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N107923</w:t>
            </w:r>
          </w:p>
        </w:tc>
      </w:tr>
      <w:tr w:rsidR="00B27E96" w:rsidRPr="00B27E96" w14:paraId="4404250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58FF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1843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B4C9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5FF5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0A4B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ABAB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laemo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FDD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7F8E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EFD119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E8F4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CA1E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B79B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99C8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5C2B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C267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rachyur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larva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BCB3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15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EE03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828EFA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7FB9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B72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082C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5F05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1666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398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aein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5E5E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2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228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944</w:t>
            </w:r>
          </w:p>
        </w:tc>
      </w:tr>
      <w:tr w:rsidR="00B27E96" w:rsidRPr="00B27E96" w14:paraId="181A59A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E86D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820F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5F11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F944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8C1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3D8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D3E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B6EE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CB8082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F1FC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4198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2FA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F813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C0A2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F72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gurix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8133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14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5CB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879</w:t>
            </w:r>
          </w:p>
        </w:tc>
      </w:tr>
      <w:tr w:rsidR="00B27E96" w:rsidRPr="00B27E96" w14:paraId="68D9F8B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EB9F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0BF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B8C4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0C8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6E76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762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3440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54D0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0CCD12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83EA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7E4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091E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A224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21C6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8FC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ilodi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743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8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D143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5964</w:t>
            </w:r>
          </w:p>
        </w:tc>
      </w:tr>
      <w:tr w:rsidR="00B27E96" w:rsidRPr="00B27E96" w14:paraId="5C2F663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FA85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A0B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A2F6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88B2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E6A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C41D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ho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732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14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B27B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6585</w:t>
            </w:r>
          </w:p>
        </w:tc>
      </w:tr>
      <w:tr w:rsidR="00B27E96" w:rsidRPr="00B27E96" w14:paraId="3F85236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1BB9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6D8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A243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B4E0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D67C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2A26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lathe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CCE8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XMOO_04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B5EE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875</w:t>
            </w:r>
          </w:p>
        </w:tc>
      </w:tr>
      <w:tr w:rsidR="00B27E96" w:rsidRPr="00B27E96" w14:paraId="1CA0B4F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D066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C91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8CA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1E23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1249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573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gurix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DE28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14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76CA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Q260885</w:t>
            </w:r>
          </w:p>
        </w:tc>
      </w:tr>
      <w:tr w:rsidR="00B27E96" w:rsidRPr="00B27E96" w14:paraId="1AF01E8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C11B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0A8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AE6C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3E6D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A8B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355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68CC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3F02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407B56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FA9D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24DB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BD49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8B69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2C9F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A67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lphe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2E12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L305B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3EAE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462708</w:t>
            </w:r>
          </w:p>
        </w:tc>
      </w:tr>
      <w:tr w:rsidR="00B27E96" w:rsidRPr="00B27E96" w14:paraId="5AF69A3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6F23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6A12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18DC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96DC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62F3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DE7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ndal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21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2DEB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702FFB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6653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54B1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E8AF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62F3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E837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612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ueni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28A6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5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4C19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7DF427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9DF9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4375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CE6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1A4B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8168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53F6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gur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DACF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0ED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93E5C7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5608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566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62FD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654A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B37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1B53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onesi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riunguiculat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2957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86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DBC5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5C0F49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D664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92B4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DFDD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FD9A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EA10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397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rete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ndic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5184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2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204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EE8C50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3E57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647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40C2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38A2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83E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36B5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ranamix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ijiens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A117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03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DF8A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166AD8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B9DB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F7A0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A6A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1885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7F0A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742D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B9FE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21AB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1CABBC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ADFF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FDA9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2432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6F6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1231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BC23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736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459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DDBC34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2A39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B0A6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B493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4B27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FB09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642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laemo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4E6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3F5D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D402D7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E5AB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C2BD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A20B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59E8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FE55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EB86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laemo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901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9CD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4898F1B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21D992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5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48871D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183F95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F00FC8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3E3DDC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lacostraca</w:t>
            </w:r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7BFAC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F36694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570696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39CBBA8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3D91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C69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CB0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E08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AE44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56A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irac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0E1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B11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04B16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F38B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07BE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D630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83F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BCA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29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4FB9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lausocalan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urcatus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444E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045370</w:t>
            </w:r>
          </w:p>
        </w:tc>
      </w:tr>
      <w:tr w:rsidR="00B27E96" w:rsidRPr="00B27E96" w14:paraId="23B1D28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79C6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90F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6902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3F05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930B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E01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5B1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960C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ABD7BA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6A65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91A6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820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6877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749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118F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iphonostomat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7FFA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81C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203F0B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ED69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A6B6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6B8B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81E3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BFB7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C16F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lausocalan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mino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A0E2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D8A6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F462313</w:t>
            </w:r>
          </w:p>
        </w:tc>
      </w:tr>
      <w:tr w:rsidR="00B27E96" w:rsidRPr="00B27E96" w14:paraId="503F08A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60E5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02CF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9F41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61A0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077B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EBD1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rpactic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817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-140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9AF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0E0AF0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C0DB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7FD6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127E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5317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8A7C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8A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ithoglypt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2CBD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1A2D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7E6535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77DB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F2EC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23DF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F227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AEA6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E64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lan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82F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A5E7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0CBB66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9251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0214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925F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23CB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0E77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D958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E443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AF81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A0D5B8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2AFB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CE9C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09A3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9B2B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9AB7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3A25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lan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6A5B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12D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55555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D79E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A5FF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F964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46FE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558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94A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ncae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E6B9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2ECD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02FC2C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7C4E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95A5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A6FB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D030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A99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21B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ecilostomat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858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0865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BA37E2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0253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1399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AA0E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AC7D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1060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117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rpactic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35FD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170D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D81825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BEDB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B8B6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ED27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E05D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2E05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4941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rpacticoi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2EC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FC3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636D92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2B86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8E4B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B1B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D2C3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50D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1F51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ncae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414F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669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2EC3F8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4D58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F7BC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C207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63E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0542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A447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art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egligen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2A99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1879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U856813</w:t>
            </w:r>
          </w:p>
        </w:tc>
      </w:tr>
      <w:tr w:rsidR="00B27E96" w:rsidRPr="00B27E96" w14:paraId="62500D6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D8EB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7A05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F48D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9C65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A72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978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sol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404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7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BE0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ACBC2D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F228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D57E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2539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CDE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84C9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028C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rpactic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963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86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DCA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8B19B4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FBFA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9217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4E4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BB81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215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89C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40D3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C89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6D8466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FBE5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6535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7355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678E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8895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97F3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pe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2F63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7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C78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73A44A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0DCB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F49E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296A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9806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0723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AB70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rycae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C0B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837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332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F9CB05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9192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5EBF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B436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6390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6EDF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381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itho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5BA5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19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A13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AAEA65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5C9A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4FF0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88BC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7422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1017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240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emor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iscaud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AA54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41A3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U599555</w:t>
            </w:r>
          </w:p>
        </w:tc>
      </w:tr>
      <w:tr w:rsidR="00B27E96" w:rsidRPr="00B27E96" w14:paraId="1E9EB99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13DB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8651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B59F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6D8B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5634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29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E54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lausocalan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rcuicornis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623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U171292</w:t>
            </w:r>
          </w:p>
        </w:tc>
      </w:tr>
      <w:tr w:rsidR="00B27E96" w:rsidRPr="00B27E96" w14:paraId="766C9F4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2C47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74D8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57D5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6826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525F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E8DA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ndac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thiopic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D5BD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84F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045297</w:t>
            </w:r>
          </w:p>
        </w:tc>
      </w:tr>
      <w:tr w:rsidR="00B27E96" w:rsidRPr="00B27E96" w14:paraId="1FD28D5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66E7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8636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B668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819C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2135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C59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irac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50CA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23FB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C3CBA2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44DB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663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0104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E486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D00A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FA21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B5EB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DA26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A08218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EA82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7057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A745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DE9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1D89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E20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erruc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3B25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CC0A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C24E19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B4E4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6B49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BB51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E125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239D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0F93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4A6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931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DDC32D9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DEFCCE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39397D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0353DF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59625C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C3464B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xil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10797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ncae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B4C8C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2A98E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38D44A78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3977D2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5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15A8541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5AE24C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4C507B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5C6887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ymnolaema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C6D4C6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rgaret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8185D0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7683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9B611C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5C2DC12B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9B54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B92C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9873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472E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8539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agittoide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CB6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agitt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15D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0E3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7FB7670" w14:textId="77777777" w:rsidTr="00B27E96">
        <w:trPr>
          <w:trHeight w:val="300"/>
        </w:trPr>
        <w:tc>
          <w:tcPr>
            <w:tcW w:w="702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883F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4*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B391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947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97D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16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C705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DD1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93CE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tegast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igricans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294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230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60FD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2167</w:t>
            </w:r>
          </w:p>
        </w:tc>
      </w:tr>
      <w:tr w:rsidR="00B27E96" w:rsidRPr="00B27E96" w14:paraId="01CBBE5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B88E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5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07E3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7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7759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84CF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CC73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45B8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irripect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ariolos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756E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2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CC8B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649</w:t>
            </w:r>
          </w:p>
        </w:tc>
      </w:tr>
      <w:tr w:rsidR="00B27E96" w:rsidRPr="00B27E96" w14:paraId="2217D69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1BE2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1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816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1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1039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3074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BFA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A5F9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rom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anderbilt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17D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1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B047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F434898</w:t>
            </w:r>
          </w:p>
        </w:tc>
      </w:tr>
      <w:tr w:rsidR="00B27E96" w:rsidRPr="00B27E96" w14:paraId="6CF7517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0855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8720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BA0C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3E68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ED88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4871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ob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F0FB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MOO_12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AA63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CE4499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C1E2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0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D06A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6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4D14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DECB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EBA0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2FDB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viot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isrup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C8CF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17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4C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734</w:t>
            </w:r>
          </w:p>
        </w:tc>
      </w:tr>
      <w:tr w:rsidR="00B27E96" w:rsidRPr="00B27E96" w14:paraId="3613EEF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7D5A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C89E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2AD0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568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B20E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16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erciforme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D61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C660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FA7EB7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274C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7FA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6379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E82A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630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FB2C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emichthy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A8E6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E6E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F0CF98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0C28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41C9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8F13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AC59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A057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FC1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rom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irid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16C5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5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5006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J583167</w:t>
            </w:r>
          </w:p>
        </w:tc>
      </w:tr>
      <w:tr w:rsidR="00B27E96" w:rsidRPr="00B27E96" w14:paraId="4AE6701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DC44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B00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3E2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78AF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B2AA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02B5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aetodon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richro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BD7A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6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C6E0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F434814</w:t>
            </w:r>
          </w:p>
        </w:tc>
      </w:tr>
      <w:tr w:rsidR="00B27E96" w:rsidRPr="00B27E96" w14:paraId="14EC392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60E8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7F60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76CF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B756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3C31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F241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nchelyur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ter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75F3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25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BAB6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707</w:t>
            </w:r>
          </w:p>
        </w:tc>
      </w:tr>
      <w:tr w:rsidR="00B27E96" w:rsidRPr="00B27E96" w14:paraId="15A4EAC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9951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959D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94A3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07B5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8994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C857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ebastapist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inkham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9162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2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47E1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2148</w:t>
            </w:r>
          </w:p>
        </w:tc>
      </w:tr>
      <w:tr w:rsidR="00B27E96" w:rsidRPr="00B27E96" w14:paraId="5ACE43D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B7C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CC93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1573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BD76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2B4D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0D86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halassom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rdwick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AACA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04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E563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2194</w:t>
            </w:r>
          </w:p>
        </w:tc>
      </w:tr>
      <w:tr w:rsidR="00B27E96" w:rsidRPr="00B27E96" w14:paraId="39493A1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D4A0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CB30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BC80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5F49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4E6E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9E4A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omphos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ari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6E8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04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27E0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F434980</w:t>
            </w:r>
          </w:p>
        </w:tc>
      </w:tr>
      <w:tr w:rsidR="00B27E96" w:rsidRPr="00B27E96" w14:paraId="501AEFB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7627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A74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6644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282F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7F36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1D2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ascyll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avicaud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F539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0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65E4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678</w:t>
            </w:r>
          </w:p>
        </w:tc>
      </w:tr>
      <w:tr w:rsidR="00B27E96" w:rsidRPr="00B27E96" w14:paraId="3B0EF98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BA60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D7D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7C6E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726F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FE79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5704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ranx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elampyg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1A33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10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E869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F493040</w:t>
            </w:r>
          </w:p>
        </w:tc>
      </w:tr>
      <w:tr w:rsidR="00B27E96" w:rsidRPr="00B27E96" w14:paraId="353AF48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73DE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EB7E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23C3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BCF6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0BE0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7901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car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sittac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002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BIO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44AE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2113</w:t>
            </w:r>
          </w:p>
        </w:tc>
      </w:tr>
      <w:tr w:rsidR="00B27E96" w:rsidRPr="00B27E96" w14:paraId="7458AF6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4EE0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CB22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C39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B0CB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318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0D81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vio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F03C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0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1F60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45B908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CFC9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343D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E42C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5BF6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D129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FC0F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pogon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igrofasciat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B8D5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3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A1DF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447</w:t>
            </w:r>
          </w:p>
        </w:tc>
      </w:tr>
      <w:tr w:rsidR="00B27E96" w:rsidRPr="00B27E96" w14:paraId="312DCE7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3523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51DE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839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53CA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5729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AF2F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car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lobicep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79FD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6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C824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2101</w:t>
            </w:r>
          </w:p>
        </w:tc>
      </w:tr>
      <w:tr w:rsidR="00B27E96" w:rsidRPr="00B27E96" w14:paraId="3D1727B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625F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C195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46AC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053A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5992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0B68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seudocheilin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exataeni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7E2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0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24A3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J583970</w:t>
            </w:r>
          </w:p>
        </w:tc>
      </w:tr>
      <w:tr w:rsidR="00B27E96" w:rsidRPr="00B27E96" w14:paraId="474167D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B15E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4463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76DA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64AD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1727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13C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lorur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ordid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CDCB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3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B1AD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622</w:t>
            </w:r>
          </w:p>
        </w:tc>
      </w:tr>
      <w:tr w:rsidR="00B27E96" w:rsidRPr="00B27E96" w14:paraId="5B63CB6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9BD1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7B2E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6634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BE9E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8D22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210F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machrom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uscidorsal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1601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6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0518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F435137</w:t>
            </w:r>
          </w:p>
        </w:tc>
      </w:tr>
      <w:tr w:rsidR="00B27E96" w:rsidRPr="00B27E96" w14:paraId="42493D2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027B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F44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5EF9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4BB2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BF4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AC55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ascyll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ruan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26D5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03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A1D7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674</w:t>
            </w:r>
          </w:p>
        </w:tc>
      </w:tr>
      <w:tr w:rsidR="00B27E96" w:rsidRPr="00B27E96" w14:paraId="03D1B5C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C536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8FD9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4B1B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3887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7DB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52C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mblycirrhit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imacul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943A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8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542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404</w:t>
            </w:r>
          </w:p>
        </w:tc>
      </w:tr>
      <w:tr w:rsidR="00B27E96" w:rsidRPr="00B27E96" w14:paraId="64F971B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804A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6BD8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1B57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C674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2299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29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16A4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lectroglyphidodon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ickii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808E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350224</w:t>
            </w:r>
          </w:p>
        </w:tc>
      </w:tr>
      <w:tr w:rsidR="00B27E96" w:rsidRPr="00B27E96" w14:paraId="7D973B1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C220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1D7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7563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2C6C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0C1D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962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capter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carell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721C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MOO_8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757F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F493337</w:t>
            </w:r>
          </w:p>
        </w:tc>
      </w:tr>
      <w:tr w:rsidR="00B27E96" w:rsidRPr="00B27E96" w14:paraId="217CEE3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27AF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4CDD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8B49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4499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7E5B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3C53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lectroglyphidodon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ohnstonian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1A9D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0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E90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2008</w:t>
            </w:r>
          </w:p>
        </w:tc>
      </w:tr>
      <w:tr w:rsidR="00B27E96" w:rsidRPr="00B27E96" w14:paraId="5FCCD91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C060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F33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8696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F95F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801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BAE5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lichoere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ortulan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C798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0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E165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J583505</w:t>
            </w:r>
          </w:p>
        </w:tc>
      </w:tr>
      <w:tr w:rsidR="00B27E96" w:rsidRPr="00B27E96" w14:paraId="1A8FE89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0D8A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4CA0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720F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8AD4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D295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76AD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tenochaet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triat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B509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0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076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034214</w:t>
            </w:r>
          </w:p>
        </w:tc>
      </w:tr>
      <w:tr w:rsidR="00B27E96" w:rsidRPr="00B27E96" w14:paraId="6325603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A0DE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3D0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EBA7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41FC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4DAA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446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Zebrasom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scopa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376E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1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6249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M034286</w:t>
            </w:r>
          </w:p>
        </w:tc>
      </w:tr>
      <w:tr w:rsidR="00B27E96" w:rsidRPr="00B27E96" w14:paraId="3E44F07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8BE6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E280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2528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4276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7B27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7682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eilopogon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itcairnens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3C56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01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82E4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616</w:t>
            </w:r>
          </w:p>
        </w:tc>
      </w:tr>
      <w:tr w:rsidR="00B27E96" w:rsidRPr="00B27E96" w14:paraId="6AD01CB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9599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00D8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44CC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38DB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FC01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9888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ymnothorax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uroens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6757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2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4027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JQ431790</w:t>
            </w:r>
          </w:p>
        </w:tc>
      </w:tr>
      <w:tr w:rsidR="00B27E96" w:rsidRPr="00B27E96" w14:paraId="33F86E3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BB31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23BD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D9F2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0BB3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C2C5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CDD6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hrom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rgaritifer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6277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7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98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J583158</w:t>
            </w:r>
          </w:p>
        </w:tc>
      </w:tr>
      <w:tr w:rsidR="00B27E96" w:rsidRPr="00B27E96" w14:paraId="28DB1715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CAA09B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8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244102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82D152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491DA6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A7492B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ctinopterygii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52CC0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ranx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exfasciat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0D4A4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Paris764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8AF519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Q560966</w:t>
            </w:r>
          </w:p>
        </w:tc>
      </w:tr>
      <w:tr w:rsidR="00B27E96" w:rsidRPr="00B27E96" w14:paraId="7F1F080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13DB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8B0E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8573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731D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F38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scidiace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11A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nterogon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2B14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72E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6BC4967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4843BE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FFBDA4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BF18DD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CDB45D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313806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scidiace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E30EE5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idem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1633748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F0AA72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3742EEB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8EF6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4127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60C5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8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54C8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24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519A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nthozo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6E4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cillopor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290F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4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006D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Y139813</w:t>
            </w:r>
          </w:p>
        </w:tc>
      </w:tr>
      <w:tr w:rsidR="00B27E96" w:rsidRPr="00B27E96" w14:paraId="7079504B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1DCD04D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D3FEA4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80B596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6723D7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7AD68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nthozo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29B825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unodeops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edusoide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2E4A1C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018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181ECB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1A13E22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A3BE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964C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C58B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3912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7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4AC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ydrozo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41BE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lopteri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nstric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07E9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872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F7E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21CDDD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7194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28ED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EAF3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4940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0334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ydrozo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BF6F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lumulari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F641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81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E81F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21751E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827C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BA60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C7FF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59CB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8FF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ydrozo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F694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galmat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B02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4150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1548A17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28A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EBCC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C29A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5E67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67EE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ydrozo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F35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ydrozo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4DB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0C43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A732DE9" w14:textId="77777777" w:rsidTr="00B27E96">
        <w:trPr>
          <w:trHeight w:val="320"/>
        </w:trPr>
        <w:tc>
          <w:tcPr>
            <w:tcW w:w="702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3423D7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7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F3DD9E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2DD2AB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9BC0AF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DFD7BD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inophyceae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0841C2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zadinium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oporum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739D1F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0391F5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J217817</w:t>
            </w:r>
          </w:p>
        </w:tc>
      </w:tr>
      <w:tr w:rsidR="00B27E96" w:rsidRPr="00B27E96" w14:paraId="1784A850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5020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CDF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5DB4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904E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D3BC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chinoide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A12F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chinoide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5410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6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C7A1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45C1745" w14:textId="77777777" w:rsidTr="00B27E96">
        <w:trPr>
          <w:trHeight w:val="300"/>
        </w:trPr>
        <w:tc>
          <w:tcPr>
            <w:tcW w:w="702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9C46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0*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F835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54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FADF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1265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869A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phiuroidea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A6F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phiactis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6C62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XMOO_0453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BA09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U480578</w:t>
            </w:r>
          </w:p>
        </w:tc>
      </w:tr>
      <w:tr w:rsidR="00B27E96" w:rsidRPr="00B27E96" w14:paraId="485E93B8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5932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BE86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FCD6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89AC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779E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phiuroide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C34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Ophiocom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pic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F00E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L1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1C4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10B2DCD" w14:textId="77777777" w:rsidTr="00B27E96">
        <w:trPr>
          <w:trHeight w:val="320"/>
        </w:trPr>
        <w:tc>
          <w:tcPr>
            <w:tcW w:w="702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F55DF1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7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C5B9E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1DFD3C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2CD749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EFE3D9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rymnesiophyceae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A8D8B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milian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uxleyi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33E7E5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F815E4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Y342361</w:t>
            </w:r>
          </w:p>
        </w:tc>
      </w:tr>
      <w:tr w:rsidR="00B27E96" w:rsidRPr="00B27E96" w14:paraId="588B0D1A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E11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13F5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1D8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5B8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730D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nteropneust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902C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tychoder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CEE0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54D7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F930ACB" w14:textId="77777777" w:rsidTr="00B27E96">
        <w:trPr>
          <w:trHeight w:val="320"/>
        </w:trPr>
        <w:tc>
          <w:tcPr>
            <w:tcW w:w="702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98283F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5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F0DC60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E726A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65E7CA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1E11ED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haeophyceae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469B1F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argassaceae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5DE2F7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7CFF26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73203B41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2027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628B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59E6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A6A5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DBFA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phal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D56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rgonaut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3FD5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AF6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DA1D156" w14:textId="77777777" w:rsidTr="00B27E96">
        <w:trPr>
          <w:trHeight w:val="300"/>
        </w:trPr>
        <w:tc>
          <w:tcPr>
            <w:tcW w:w="702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E177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16*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6E49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10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E6D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1EDA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358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7D8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C20E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ascu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uricata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6D2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709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456C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R853840</w:t>
            </w:r>
          </w:p>
        </w:tc>
      </w:tr>
      <w:tr w:rsidR="00B27E96" w:rsidRPr="00B27E96" w14:paraId="56F675E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876D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391C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BAB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1AB5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7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62C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4127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rup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ricinu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44AA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0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094B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U391571</w:t>
            </w:r>
          </w:p>
        </w:tc>
      </w:tr>
      <w:tr w:rsidR="00B27E96" w:rsidRPr="00B27E96" w14:paraId="5A62221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683C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92C4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3626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1CF8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8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08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C88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Lienard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ighelsi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2117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57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462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AEF978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34C7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9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91ED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1CF8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7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2D38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639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F77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ndropom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9A81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72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368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81DE44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50BD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7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3B28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5089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4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8368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04AB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FCD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iriol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incis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CE64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1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BD02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129374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C404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AC99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5ACD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4399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1A0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BE8F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rith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64D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43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825A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38B2CA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AA72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BC03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9BC2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6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4B4B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4691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0E7E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itricithn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rmorat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C900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F69D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4190D3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CBF3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2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04B7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BEDB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A9B0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9714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C34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rith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514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7C7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1BD488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BE51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0B0D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C3FB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5C1C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8994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D47C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henacolepad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6A6D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51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B0C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545A5E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42B9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879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FA7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F7D0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D050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5FAC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etalifer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2E1F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2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283C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04A74A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906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06DD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23BC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B178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1992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CB56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8C4A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E15E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6AC984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A777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53A8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2953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3792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CD2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283E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omalopom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aculos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B65C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34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B44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Y923944</w:t>
            </w:r>
          </w:p>
        </w:tc>
      </w:tr>
      <w:tr w:rsidR="00B27E96" w:rsidRPr="00B27E96" w14:paraId="307BF1A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9D0C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C24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364D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0F66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9CD3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3BF1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rithium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6504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77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1E6B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92C0F1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2C6A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C8C0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3BB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9C06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824F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DD10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aminoe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atalens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8A01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27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348C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F34605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C283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0BD9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65FB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2ADB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0500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BF07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tylocheil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triatus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5EF9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5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510D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F156156</w:t>
            </w:r>
          </w:p>
        </w:tc>
      </w:tr>
      <w:tr w:rsidR="00B27E96" w:rsidRPr="00B27E96" w14:paraId="62F1CDD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1186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26B6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03B6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362C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0C13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0FD7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tomatolin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rubr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7ED8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-1816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0628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29010E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3367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CEF8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F1EA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9026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E19A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B45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ndropom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883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688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CAFCC3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5962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D67E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6C7D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CE67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3050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5B40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ndropom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regar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8C83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15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4AA2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DC3103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B43F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FB3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599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42F3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4873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3CC8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onetar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putdraconi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38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09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A6BB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Y161643</w:t>
            </w:r>
          </w:p>
        </w:tc>
      </w:tr>
      <w:tr w:rsidR="00B27E96" w:rsidRPr="00B27E96" w14:paraId="4E76FFB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0F0E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7BF1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AAD0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C86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406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2A1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rithi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20ED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43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F4A0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7FE5B7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D439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784A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7B68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15E8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488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D1C2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Monetari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annulu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EEB5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956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8937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Q324060</w:t>
            </w:r>
          </w:p>
        </w:tc>
      </w:tr>
      <w:tr w:rsidR="00B27E96" w:rsidRPr="00B27E96" w14:paraId="199D6BB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4A7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031C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1D5B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0991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D9F0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ADF0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olabrifer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olabrifer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B09A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L3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F0E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F156149</w:t>
            </w:r>
          </w:p>
        </w:tc>
      </w:tr>
      <w:tr w:rsidR="00B27E96" w:rsidRPr="00B27E96" w14:paraId="0202BBA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961E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DF4B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319B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DF1D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2E08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D643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9F6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A531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585D2F9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5B9C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4E56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196A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D76A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D09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astrop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8EB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Vanikor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885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3A9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865342B" w14:textId="77777777" w:rsidTr="00B27E96">
        <w:trPr>
          <w:trHeight w:val="300"/>
        </w:trPr>
        <w:tc>
          <w:tcPr>
            <w:tcW w:w="702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B687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3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32DB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D9DD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C61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3E8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ecernentea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9242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Aphelenchoididae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C8B4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771C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6342D8CA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F0AA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9330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7D63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1855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575D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ecernente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73A3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amallan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FFF0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6B2B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448753C" w14:textId="77777777" w:rsidTr="00B27E96">
        <w:trPr>
          <w:trHeight w:val="300"/>
        </w:trPr>
        <w:tc>
          <w:tcPr>
            <w:tcW w:w="702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3B42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*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2C57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E076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FA5F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22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F6FA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stoda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BB2A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stoda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1D8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8E86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6866C874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6530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7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BA0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C76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CAF7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391F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stod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46E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stod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48BD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4C35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2F24B31" w14:textId="77777777" w:rsidTr="00B27E96">
        <w:trPr>
          <w:trHeight w:val="320"/>
        </w:trPr>
        <w:tc>
          <w:tcPr>
            <w:tcW w:w="702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A2500E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2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8A073F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E8C85B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FF3B5C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391280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rematoda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2BA3A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rematoda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D59F76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F74126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60E9A6CE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43B478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9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132FC4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C03FBB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FDD6F5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D05CCE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urbellari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1292817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urbellari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197DEAC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756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EA4BCB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3C26D95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1083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649C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A337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8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5F91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2719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mospongiae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BFC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mospongi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1B99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AF8C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0040DE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C996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6B4A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C49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231E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077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mospongiae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23B5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elosphaer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BCB6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6205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C545241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68F1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515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8D39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B0E8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9C2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Demospongiae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8EC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lionaid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624E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226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9338589" w14:textId="77777777" w:rsidTr="00B27E96">
        <w:trPr>
          <w:trHeight w:val="320"/>
        </w:trPr>
        <w:tc>
          <w:tcPr>
            <w:tcW w:w="702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9E4723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2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BFF53E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D433C5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476E5A2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F864D5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mpsopogonophyceae</w:t>
            </w:r>
            <w:proofErr w:type="spellEnd"/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0E519FA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Erythrotrichiaceae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C679B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DD7570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0854E42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69D4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BA13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412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74ED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91FE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orideophyceae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631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igartinale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4D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775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A58343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1875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28A1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7B07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A0D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CA8F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orideophyceae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B313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eramiales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211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B5C1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B03C16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92B9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9B8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9FBB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A95F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8E41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orideophyceae</w:t>
            </w:r>
            <w:proofErr w:type="spellEnd"/>
          </w:p>
        </w:tc>
        <w:tc>
          <w:tcPr>
            <w:tcW w:w="29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28C9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Titanoderma</w:t>
            </w:r>
            <w:proofErr w:type="spellEnd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prototypum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82EA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HQ423070</w:t>
            </w:r>
          </w:p>
        </w:tc>
      </w:tr>
      <w:tr w:rsidR="00B27E96" w:rsidRPr="00B27E96" w14:paraId="42BE269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F270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8B0C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374F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B5FC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54D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orideophyceae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D831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Gelidiace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A225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3D3B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FC020E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A51A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B70B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0491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1CA8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48E7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orideophyceae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94B4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rallinace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9046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A028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D09D286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C182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7C4A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0C3E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8C2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CF2F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Florideophyceae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29CD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Corallinaceae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6CDA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C3D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B2C6727" w14:textId="77777777" w:rsidTr="00B27E96">
        <w:trPr>
          <w:trHeight w:val="300"/>
        </w:trPr>
        <w:tc>
          <w:tcPr>
            <w:tcW w:w="702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E528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47*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1FB2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D2B2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51</w:t>
            </w:r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E9B7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E111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180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1C34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ipuncula</w:t>
            </w:r>
            <w:proofErr w:type="spellEnd"/>
          </w:p>
        </w:tc>
        <w:tc>
          <w:tcPr>
            <w:tcW w:w="117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CFEE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829</w:t>
            </w:r>
          </w:p>
        </w:tc>
        <w:tc>
          <w:tcPr>
            <w:tcW w:w="1080" w:type="dxa"/>
            <w:tcBorders>
              <w:top w:val="dashed" w:sz="8" w:space="0" w:color="76933C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C307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60F96954" w14:textId="77777777" w:rsidTr="00B27E96">
        <w:trPr>
          <w:trHeight w:val="320"/>
        </w:trPr>
        <w:tc>
          <w:tcPr>
            <w:tcW w:w="702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17E0AC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6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B7126D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EEB4A0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23833B5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7C895C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180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3CB7A57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proofErr w:type="spellStart"/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Sipuncula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6C5381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BMOO_02415</w:t>
            </w:r>
          </w:p>
        </w:tc>
        <w:tc>
          <w:tcPr>
            <w:tcW w:w="1080" w:type="dxa"/>
            <w:tcBorders>
              <w:top w:val="nil"/>
              <w:left w:val="nil"/>
              <w:bottom w:val="dashed" w:sz="8" w:space="0" w:color="76933C"/>
              <w:right w:val="nil"/>
            </w:tcBorders>
            <w:shd w:val="clear" w:color="auto" w:fill="auto"/>
            <w:noWrap/>
            <w:vAlign w:val="center"/>
            <w:hideMark/>
          </w:tcPr>
          <w:p w14:paraId="5AA7587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 </w:t>
            </w:r>
          </w:p>
        </w:tc>
      </w:tr>
      <w:tr w:rsidR="00B27E96" w:rsidRPr="00B27E96" w14:paraId="550370B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A99C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6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A2E1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767E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9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8BA5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0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17DC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279B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4D73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25D5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51B326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86A2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D718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8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8F83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7825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F2E9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A8C6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829F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E186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037BA2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9BDD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8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39BF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356E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4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9C5A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009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22D2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B83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1EE1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76D603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E37A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3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AADD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B90E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4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1F30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57E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B4E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342B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4098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3C307F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133A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6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8BDA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FA96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6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274B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44E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66CA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3972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B053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BE9B48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5361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811E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2A7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52DC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A653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8D5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8F66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1893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363053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EBB9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04E7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E788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1C7D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BD72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8A89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770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6923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EB1F29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CF22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2280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129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435B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CDDC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42B2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747B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5F55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274068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502A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341B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CF84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E6E4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863A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374F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B71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FCDB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230B0C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A439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0426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FA8D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CB73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C950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E69F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4E2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4EA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44BA6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AE19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D3E2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5AE3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94FB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48FA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83C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65D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E94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9BC392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110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66E0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765B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53A2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3BD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6D85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6103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8F7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F46764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9894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8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32E4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3EF7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6FB4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3AC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F3A1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BE0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AF0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8FD8BA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4D5E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F547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826C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4A06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B19E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E9B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845E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D98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D77ABF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4247F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8DBE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8F67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5653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8CB3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8EDD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880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D3E3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41D895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C746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B49D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CD1E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CDC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D42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9CDE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CFF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BFA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46552B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A27F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B2CE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595F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72A0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42DC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CFF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463F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B24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EB02BF9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3ED35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FEE4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52CE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77CC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B556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8529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4721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8FDD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41B470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3F91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827D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D7BA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DD55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E475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4B60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8963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B99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DF73EE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18C1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874C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493A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1C26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B43C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508A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8FDA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8B2F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1AD13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5A14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7F2F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0919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F665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55C7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9F52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FFAB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32FB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7AAE0A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8A18A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A095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44EA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9470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71F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5D0A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3908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C8BC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F757B1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9499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6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85D4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E39B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8F6A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C12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0A4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3318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FA1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E03CA4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FEC9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3F8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0087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11C2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334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4177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532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2012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6FD6F5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2EE3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97C3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F015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3BC7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1713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0A12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3E13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2BDF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31CDA1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422B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4610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A48B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571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5B1D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54CD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1C0F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50DB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F4FB23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844E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83ED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0825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45C0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C5DE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A3DA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C235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5454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9F18F9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5111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D9E2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8651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A8B3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C1D8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61F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0B92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C8A4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BE0F2E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EB73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6F87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6DE6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DC6F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C80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09E0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AB63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DA07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956DD9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4732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3293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1E33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6E84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A058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39B3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627E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4C49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DCB533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0236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A103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BD40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1310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2033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2985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A49D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0BF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51F6C6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38DB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F81B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F143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7E65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D49D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67E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35D9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B4C6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48E5F8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F7D5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87A7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E73A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8B54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E265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122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EEB1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DFE3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8F249F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42FF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1C45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5353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8288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75B7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CECA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079D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F3AD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134CB5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C511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08AD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B5AF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E393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580E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F88F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664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AEE4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E9B15F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A0B5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20C0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4595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313C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A783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35F7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1ADD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6327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B17C127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7501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78F1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A3DF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77B2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B716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9B8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A63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8C84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25BAB1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9D6F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803B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267D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70C2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94A7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9C5F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B6FD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D607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428630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0ACF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7439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8A78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F142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4BB4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0E1C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2E42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7FAA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7EFE45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C464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1153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7CFE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F7A2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D1A1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E662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1CD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0C69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F9EA08E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7310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08A1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EAF8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0D51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AACF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9632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CD10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D381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5C4BD4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2304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281E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DAB7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8EC4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DEC2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AB95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526E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2662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ED0EEC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E3CF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57FF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BBF7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DE93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7BB1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052D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6EFE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D422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56D71C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5ED5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EE54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F3B0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91C3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D4B1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79A8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F5A8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1873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35B681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35BA7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FE68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B2F6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6F13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0A08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C05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6BF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CA82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44BB36C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5DDC2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90EF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F785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76E7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5265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DAFE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1FCE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FBE1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3409777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F0BE1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781D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C08E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ED89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8F68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727D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001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A480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FCE213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95BBC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1220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31B2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5218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4E02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858B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12E5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AAEB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62B88E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C7AD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177B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AEA7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0E30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1F4D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B6D1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41A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9FEA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579EE4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F511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6DD6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7E66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DA85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F3B8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AF5B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5C1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48C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F33CD22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846F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5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7F5C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DCBE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3743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F51F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7D8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BD8C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7D14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06D0669F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16A5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A69E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D56A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1093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AB18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99D9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FE5B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BEC2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B1A6D1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DA74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7D7A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9726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74EA8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170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2E6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2106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D08E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D817EC1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6EA0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2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D325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0E9A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F9DE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98DA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BCDF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9E44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69C2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24ABA50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86BE3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F98A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08A4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480A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88AD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343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E012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FB0B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B73F41D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A6F7E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42C3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0DB9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651F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2ECC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1B6B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AE44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3EC7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6B5484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8D6A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4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0720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365C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5AC5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2307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B414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3B2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D3E8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BA58F58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23684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7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2295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7C73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26B3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7D57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581A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C102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4874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647EDA1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90ECB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943D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C242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4144E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BE541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6BE2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B0D8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2E8E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07765C6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15FD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6EA37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4067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9C05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424F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AF86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7D3F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AA6A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167197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83D5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3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6E9E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944CC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1312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8A13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D2C8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1C1F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BA7F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51B25F53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83A80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9311F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E260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614D0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95ED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7E11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867A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ABC9B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284A5E35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FC4E6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18BE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15A1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AD6A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A003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70A5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43C3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7D67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62EDBDB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CD0B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3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02F4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1DFF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9597A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A5BE2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3E0A4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DD0DD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28D97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7A54C734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54018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8A2E5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E24A6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DF01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7F605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5CA5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A7F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AC7E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41115BD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B1C9D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57D4B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459F3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7F7D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6D1CC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B74D3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D83D6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7A9FF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  <w:tr w:rsidR="00B27E96" w:rsidRPr="00B27E96" w14:paraId="18A4E6AA" w14:textId="77777777" w:rsidTr="00B27E96">
        <w:trPr>
          <w:trHeight w:val="300"/>
        </w:trPr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D8739" w14:textId="77777777" w:rsidR="00B27E96" w:rsidRPr="00B27E96" w:rsidRDefault="00B27E96" w:rsidP="00B27E96">
            <w:pPr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X29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972B2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1DA19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DD34" w14:textId="77777777" w:rsidR="00B27E96" w:rsidRPr="00B27E96" w:rsidRDefault="00B27E96" w:rsidP="00B27E96">
            <w:pPr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AF1D9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D097E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B27E96">
              <w:rPr>
                <w:rFonts w:eastAsia="Times New Roman" w:cs="Times New Roman"/>
                <w:color w:val="000000"/>
                <w:sz w:val="14"/>
                <w:szCs w:val="14"/>
              </w:rPr>
              <w:t>Unidentifi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203B0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43368" w14:textId="77777777" w:rsidR="00B27E96" w:rsidRPr="00B27E96" w:rsidRDefault="00B27E96" w:rsidP="00B27E96">
            <w:pPr>
              <w:rPr>
                <w:rFonts w:eastAsia="Times New Roman" w:cs="Times New Roman"/>
                <w:color w:val="000000"/>
                <w:sz w:val="14"/>
                <w:szCs w:val="14"/>
              </w:rPr>
            </w:pPr>
          </w:p>
        </w:tc>
      </w:tr>
    </w:tbl>
    <w:p w14:paraId="0931BEFC" w14:textId="77777777" w:rsidR="00B27E96" w:rsidRDefault="00B27E96"/>
    <w:sectPr w:rsidR="00B27E96" w:rsidSect="00C511F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7E96"/>
    <w:rsid w:val="002E0DC7"/>
    <w:rsid w:val="009F2955"/>
    <w:rsid w:val="00A015A8"/>
    <w:rsid w:val="00B27E96"/>
    <w:rsid w:val="00B67781"/>
    <w:rsid w:val="00C511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CA0898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778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781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778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781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199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84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710</Words>
  <Characters>15450</Characters>
  <Application>Microsoft Macintosh Word</Application>
  <DocSecurity>0</DocSecurity>
  <Lines>128</Lines>
  <Paragraphs>36</Paragraphs>
  <ScaleCrop>false</ScaleCrop>
  <Company>Smithsonian</Company>
  <LinksUpToDate>false</LinksUpToDate>
  <CharactersWithSpaces>181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eu Leray</dc:creator>
  <cp:keywords/>
  <dc:description/>
  <cp:lastModifiedBy>Matthieu Leray</cp:lastModifiedBy>
  <cp:revision>2</cp:revision>
  <dcterms:created xsi:type="dcterms:W3CDTF">2015-05-26T15:44:00Z</dcterms:created>
  <dcterms:modified xsi:type="dcterms:W3CDTF">2015-05-26T15:44:00Z</dcterms:modified>
</cp:coreProperties>
</file>